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commentRangeStart w:id="6"/>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commentRangeEnd w:id="6"/>
      <w:r w:rsidR="00605ACE">
        <w:rPr>
          <w:rStyle w:val="CommentReference"/>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7"/>
            <w:r w:rsidRPr="00B67C45">
              <w:rPr>
                <w:rFonts w:ascii="Times New Roman" w:hAnsi="Times New Roman" w:cs="Times New Roman"/>
                <w:b/>
                <w:bCs/>
                <w:color w:val="000000"/>
                <w:sz w:val="22"/>
                <w:szCs w:val="22"/>
              </w:rPr>
              <w:t>ccurac</w:t>
            </w:r>
            <w:commentRangeEnd w:id="7"/>
            <w:r w:rsidR="000B25CC">
              <w:rPr>
                <w:rStyle w:val="CommentReference"/>
              </w:rPr>
              <w:commentReference w:id="7"/>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1323CA">
        <w:tc>
          <w:tcPr>
            <w:tcW w:w="2021" w:type="dxa"/>
            <w:tcBorders>
              <w:top w:val="single" w:sz="4" w:space="0" w:color="000000"/>
              <w:left w:val="single" w:sz="4" w:space="0" w:color="000000"/>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6E7A4F"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57BBBA8E" w:rsidR="006E7A4F" w:rsidRPr="00502705" w:rsidRDefault="006E7A4F"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09C2A9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205CD4CE"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0</w:t>
            </w:r>
          </w:p>
        </w:tc>
        <w:tc>
          <w:tcPr>
            <w:tcW w:w="1350" w:type="dxa"/>
            <w:vAlign w:val="bottom"/>
          </w:tcPr>
          <w:p w14:paraId="75B485B1" w14:textId="130BF4E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5</w:t>
            </w:r>
          </w:p>
        </w:tc>
        <w:tc>
          <w:tcPr>
            <w:tcW w:w="1279" w:type="dxa"/>
            <w:vAlign w:val="bottom"/>
          </w:tcPr>
          <w:p w14:paraId="2979BC88" w14:textId="4E601F00"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791" w:type="dxa"/>
            <w:vAlign w:val="bottom"/>
          </w:tcPr>
          <w:p w14:paraId="060F49F5" w14:textId="5892180B"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9</w:t>
            </w:r>
          </w:p>
        </w:tc>
        <w:tc>
          <w:tcPr>
            <w:tcW w:w="1331" w:type="dxa"/>
            <w:tcBorders>
              <w:right w:val="single" w:sz="4" w:space="0" w:color="000000"/>
            </w:tcBorders>
            <w:vAlign w:val="bottom"/>
          </w:tcPr>
          <w:p w14:paraId="3E42702B" w14:textId="65A673AE"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6.4</w:t>
            </w:r>
          </w:p>
        </w:tc>
      </w:tr>
      <w:tr w:rsidR="006E7A4F" w:rsidRPr="00502705" w14:paraId="3DA4F0EC" w14:textId="77777777" w:rsidTr="00824601">
        <w:tblPrEx>
          <w:tblBorders>
            <w:top w:val="none" w:sz="0" w:space="0" w:color="auto"/>
          </w:tblBorders>
        </w:tblPrEx>
        <w:tc>
          <w:tcPr>
            <w:tcW w:w="2021" w:type="dxa"/>
            <w:tcBorders>
              <w:left w:val="single" w:sz="4" w:space="0" w:color="000000"/>
            </w:tcBorders>
            <w:vAlign w:val="bottom"/>
          </w:tcPr>
          <w:p w14:paraId="116DD185" w14:textId="615E9C82"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Full training 0.5</w:t>
            </w:r>
          </w:p>
        </w:tc>
        <w:tc>
          <w:tcPr>
            <w:tcW w:w="1350" w:type="dxa"/>
            <w:vAlign w:val="bottom"/>
          </w:tcPr>
          <w:p w14:paraId="20E38860" w14:textId="3F65637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50</w:t>
            </w:r>
          </w:p>
        </w:tc>
        <w:tc>
          <w:tcPr>
            <w:tcW w:w="1530" w:type="dxa"/>
            <w:vAlign w:val="bottom"/>
          </w:tcPr>
          <w:p w14:paraId="3D0B9B61" w14:textId="1201AA14"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2</w:t>
            </w:r>
          </w:p>
        </w:tc>
        <w:tc>
          <w:tcPr>
            <w:tcW w:w="1350" w:type="dxa"/>
            <w:vAlign w:val="bottom"/>
          </w:tcPr>
          <w:p w14:paraId="0154BDB2" w14:textId="62A8964A"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00</w:t>
            </w:r>
          </w:p>
        </w:tc>
        <w:tc>
          <w:tcPr>
            <w:tcW w:w="1279" w:type="dxa"/>
            <w:vAlign w:val="bottom"/>
          </w:tcPr>
          <w:p w14:paraId="2AFE06E5" w14:textId="30D2A08D"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97</w:t>
            </w:r>
          </w:p>
        </w:tc>
        <w:tc>
          <w:tcPr>
            <w:tcW w:w="791" w:type="dxa"/>
            <w:vAlign w:val="bottom"/>
          </w:tcPr>
          <w:p w14:paraId="5221A576" w14:textId="1B661512"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9</w:t>
            </w:r>
          </w:p>
        </w:tc>
        <w:tc>
          <w:tcPr>
            <w:tcW w:w="1331" w:type="dxa"/>
            <w:tcBorders>
              <w:right w:val="single" w:sz="4" w:space="0" w:color="000000"/>
            </w:tcBorders>
            <w:vAlign w:val="bottom"/>
          </w:tcPr>
          <w:p w14:paraId="6E5B3FA1" w14:textId="45E9852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6.4</w:t>
            </w:r>
          </w:p>
        </w:tc>
      </w:tr>
      <w:tr w:rsidR="006E7A4F"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Under-sampled</w:t>
            </w:r>
          </w:p>
        </w:tc>
        <w:tc>
          <w:tcPr>
            <w:tcW w:w="1350" w:type="dxa"/>
            <w:vAlign w:val="bottom"/>
          </w:tcPr>
          <w:p w14:paraId="00557259" w14:textId="6B50893D"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93EA180"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0</w:t>
            </w:r>
          </w:p>
        </w:tc>
        <w:tc>
          <w:tcPr>
            <w:tcW w:w="1350" w:type="dxa"/>
            <w:vAlign w:val="bottom"/>
          </w:tcPr>
          <w:p w14:paraId="69A02CC1" w14:textId="5C8747F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1279" w:type="dxa"/>
            <w:vAlign w:val="bottom"/>
          </w:tcPr>
          <w:p w14:paraId="40E1CBC5" w14:textId="53EA72A5"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791" w:type="dxa"/>
            <w:vAlign w:val="bottom"/>
          </w:tcPr>
          <w:p w14:paraId="6BD3249D" w14:textId="643D0918"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31530E5F" w14:textId="5CD4EC65"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8.5</w:t>
            </w:r>
          </w:p>
        </w:tc>
      </w:tr>
      <w:tr w:rsidR="006E7A4F"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Over-sampled</w:t>
            </w:r>
          </w:p>
        </w:tc>
        <w:tc>
          <w:tcPr>
            <w:tcW w:w="1350" w:type="dxa"/>
            <w:vAlign w:val="bottom"/>
          </w:tcPr>
          <w:p w14:paraId="02C0D759" w14:textId="4619FFB3"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4AE3E81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0</w:t>
            </w:r>
          </w:p>
        </w:tc>
        <w:tc>
          <w:tcPr>
            <w:tcW w:w="1350" w:type="dxa"/>
            <w:vAlign w:val="bottom"/>
          </w:tcPr>
          <w:p w14:paraId="149494A4" w14:textId="715C862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1279" w:type="dxa"/>
            <w:vAlign w:val="bottom"/>
          </w:tcPr>
          <w:p w14:paraId="23171027" w14:textId="3C009FC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791" w:type="dxa"/>
            <w:vAlign w:val="bottom"/>
          </w:tcPr>
          <w:p w14:paraId="46C9670D" w14:textId="7EFD92FD"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46D360F7" w14:textId="63E8A5CD"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26.8</w:t>
            </w:r>
          </w:p>
        </w:tc>
      </w:tr>
      <w:tr w:rsidR="006E7A4F"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6E7A4F" w:rsidRPr="00502705" w:rsidRDefault="006E7A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sidR="00077F80">
              <w:rPr>
                <w:rFonts w:ascii="Times New Roman" w:hAnsi="Times New Roman" w:cs="Times New Roman"/>
                <w:color w:val="000000"/>
                <w:sz w:val="22"/>
                <w:szCs w:val="22"/>
              </w:rPr>
              <w:t xml:space="preserve"> SMOTE</w:t>
            </w:r>
          </w:p>
        </w:tc>
        <w:tc>
          <w:tcPr>
            <w:tcW w:w="1350" w:type="dxa"/>
            <w:vAlign w:val="bottom"/>
          </w:tcPr>
          <w:p w14:paraId="40579F2E" w14:textId="6F2D838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629D831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0</w:t>
            </w:r>
          </w:p>
        </w:tc>
        <w:tc>
          <w:tcPr>
            <w:tcW w:w="1350" w:type="dxa"/>
            <w:vAlign w:val="bottom"/>
          </w:tcPr>
          <w:p w14:paraId="127D3E9B" w14:textId="1EBDF197"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1279" w:type="dxa"/>
            <w:vAlign w:val="bottom"/>
          </w:tcPr>
          <w:p w14:paraId="69D7871D" w14:textId="157F1CA5"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4</w:t>
            </w:r>
          </w:p>
        </w:tc>
        <w:tc>
          <w:tcPr>
            <w:tcW w:w="791" w:type="dxa"/>
            <w:vAlign w:val="bottom"/>
          </w:tcPr>
          <w:p w14:paraId="3D42A027" w14:textId="487AA302"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0C675654" w14:textId="7264F2E3"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0</w:t>
            </w:r>
          </w:p>
        </w:tc>
      </w:tr>
      <w:tr w:rsidR="002D4AC2"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2D4AC2" w:rsidRPr="00502705"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2D4AC2" w:rsidRPr="00077F80"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6E7A4F"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6E7A4F" w:rsidRPr="00502705" w:rsidRDefault="006E7A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12F07"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070B9D32"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9</w:t>
            </w:r>
          </w:p>
        </w:tc>
        <w:tc>
          <w:tcPr>
            <w:tcW w:w="1350" w:type="dxa"/>
            <w:vAlign w:val="bottom"/>
          </w:tcPr>
          <w:p w14:paraId="41C2F8F7" w14:textId="31C7F4B9"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6FD60527" w14:textId="3BC426F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791" w:type="dxa"/>
            <w:vAlign w:val="bottom"/>
          </w:tcPr>
          <w:p w14:paraId="4A3F28DD" w14:textId="6F16CA1C"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009098D1" w14:textId="3B606B94"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r>
      <w:tr w:rsidR="00112F07" w:rsidRPr="00502705" w14:paraId="236F630C" w14:textId="77777777" w:rsidTr="00824601">
        <w:tblPrEx>
          <w:tblBorders>
            <w:top w:val="none" w:sz="0" w:space="0" w:color="auto"/>
          </w:tblBorders>
        </w:tblPrEx>
        <w:tc>
          <w:tcPr>
            <w:tcW w:w="2021" w:type="dxa"/>
            <w:tcBorders>
              <w:left w:val="single" w:sz="4" w:space="0" w:color="000000"/>
            </w:tcBorders>
            <w:vAlign w:val="bottom"/>
          </w:tcPr>
          <w:p w14:paraId="114BB696" w14:textId="771A7772"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68D1115F" w14:textId="49B21B7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0A865BF" w14:textId="13208FFC"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4</w:t>
            </w:r>
          </w:p>
        </w:tc>
        <w:tc>
          <w:tcPr>
            <w:tcW w:w="1350" w:type="dxa"/>
            <w:vAlign w:val="bottom"/>
          </w:tcPr>
          <w:p w14:paraId="77540E46" w14:textId="3AEAE5F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1.00</w:t>
            </w:r>
          </w:p>
        </w:tc>
        <w:tc>
          <w:tcPr>
            <w:tcW w:w="1279" w:type="dxa"/>
            <w:vAlign w:val="bottom"/>
          </w:tcPr>
          <w:p w14:paraId="6EB494FA" w14:textId="401E3CF2"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95</w:t>
            </w:r>
          </w:p>
        </w:tc>
        <w:tc>
          <w:tcPr>
            <w:tcW w:w="791" w:type="dxa"/>
            <w:vAlign w:val="bottom"/>
          </w:tcPr>
          <w:p w14:paraId="141761C1" w14:textId="6314D66B"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20C43D46" w14:textId="1ADBDA9F"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r>
      <w:tr w:rsidR="00112F07"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0928E43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9</w:t>
            </w:r>
          </w:p>
        </w:tc>
        <w:tc>
          <w:tcPr>
            <w:tcW w:w="1350" w:type="dxa"/>
            <w:vAlign w:val="bottom"/>
          </w:tcPr>
          <w:p w14:paraId="5CEC8DC8" w14:textId="6A78C10E"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7A082963" w14:textId="68F8D026"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791" w:type="dxa"/>
            <w:vAlign w:val="bottom"/>
          </w:tcPr>
          <w:p w14:paraId="0F75574A" w14:textId="2C563AAA"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2628C536" w14:textId="66D35128"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8.8</w:t>
            </w:r>
          </w:p>
        </w:tc>
      </w:tr>
      <w:tr w:rsidR="00112F07"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196A87D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9</w:t>
            </w:r>
          </w:p>
        </w:tc>
        <w:tc>
          <w:tcPr>
            <w:tcW w:w="1350" w:type="dxa"/>
            <w:vAlign w:val="bottom"/>
          </w:tcPr>
          <w:p w14:paraId="344643C6" w14:textId="56498F89"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06A2CB17" w14:textId="2E03C80C"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791" w:type="dxa"/>
            <w:vAlign w:val="bottom"/>
          </w:tcPr>
          <w:p w14:paraId="27EF0DE8" w14:textId="621E3C37"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2E55E1C3" w14:textId="34655429"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22.9</w:t>
            </w:r>
          </w:p>
        </w:tc>
      </w:tr>
      <w:tr w:rsidR="00112F07"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112F07" w:rsidRPr="00502705" w:rsidRDefault="00112F07">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5D9EC2C6"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9</w:t>
            </w:r>
          </w:p>
        </w:tc>
        <w:tc>
          <w:tcPr>
            <w:tcW w:w="1350" w:type="dxa"/>
            <w:vAlign w:val="bottom"/>
          </w:tcPr>
          <w:p w14:paraId="70E35576" w14:textId="2EA314AD"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5C528308" w14:textId="415CF628"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791" w:type="dxa"/>
            <w:vAlign w:val="bottom"/>
          </w:tcPr>
          <w:p w14:paraId="1430B390" w14:textId="265C370C"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8</w:t>
            </w:r>
          </w:p>
        </w:tc>
        <w:tc>
          <w:tcPr>
            <w:tcW w:w="1331" w:type="dxa"/>
            <w:tcBorders>
              <w:right w:val="single" w:sz="4" w:space="0" w:color="000000"/>
            </w:tcBorders>
            <w:vAlign w:val="bottom"/>
          </w:tcPr>
          <w:p w14:paraId="6479AAC9" w14:textId="54BA197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15.9</w:t>
            </w:r>
          </w:p>
        </w:tc>
      </w:tr>
      <w:tr w:rsidR="002D4AC2"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2D4AC2" w:rsidRPr="00502705"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bookmarkStart w:id="8" w:name="_GoBack"/>
            <w:bookmarkEnd w:id="8"/>
          </w:p>
        </w:tc>
        <w:tc>
          <w:tcPr>
            <w:tcW w:w="791" w:type="dxa"/>
            <w:vAlign w:val="bottom"/>
          </w:tcPr>
          <w:p w14:paraId="0A11BB7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r>
      <w:tr w:rsidR="00112F07"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112F07" w:rsidRPr="00502705" w:rsidRDefault="00112F07">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452B0" w:rsidRPr="00502705" w14:paraId="0F3218FA" w14:textId="77777777" w:rsidTr="003B0B56">
        <w:tblPrEx>
          <w:tblBorders>
            <w:top w:val="none" w:sz="0" w:space="0" w:color="auto"/>
          </w:tblBorders>
        </w:tblPrEx>
        <w:tc>
          <w:tcPr>
            <w:tcW w:w="2021" w:type="dxa"/>
            <w:tcBorders>
              <w:left w:val="single" w:sz="4" w:space="0" w:color="000000"/>
            </w:tcBorders>
            <w:vAlign w:val="bottom"/>
          </w:tcPr>
          <w:p w14:paraId="0C602ADE" w14:textId="6A924779"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C6C5F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8</w:t>
            </w:r>
          </w:p>
        </w:tc>
        <w:tc>
          <w:tcPr>
            <w:tcW w:w="1350" w:type="dxa"/>
            <w:vAlign w:val="bottom"/>
          </w:tcPr>
          <w:p w14:paraId="5AFAC514" w14:textId="2D26E61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61677D5C" w14:textId="66B55E7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3</w:t>
            </w:r>
          </w:p>
        </w:tc>
        <w:tc>
          <w:tcPr>
            <w:tcW w:w="791" w:type="dxa"/>
            <w:vAlign w:val="bottom"/>
          </w:tcPr>
          <w:p w14:paraId="32AE6D08" w14:textId="1B653A41"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7</w:t>
            </w:r>
          </w:p>
        </w:tc>
        <w:tc>
          <w:tcPr>
            <w:tcW w:w="1331" w:type="dxa"/>
            <w:tcBorders>
              <w:right w:val="single" w:sz="4" w:space="0" w:color="000000"/>
            </w:tcBorders>
            <w:vAlign w:val="bottom"/>
          </w:tcPr>
          <w:p w14:paraId="5A411E3E" w14:textId="4DB6BF1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7</w:t>
            </w:r>
          </w:p>
        </w:tc>
      </w:tr>
      <w:tr w:rsidR="001452B0" w:rsidRPr="00502705" w14:paraId="411C97F7" w14:textId="77777777" w:rsidTr="003B0B56">
        <w:tblPrEx>
          <w:tblBorders>
            <w:top w:val="none" w:sz="0" w:space="0" w:color="auto"/>
          </w:tblBorders>
        </w:tblPrEx>
        <w:tc>
          <w:tcPr>
            <w:tcW w:w="2021" w:type="dxa"/>
            <w:tcBorders>
              <w:left w:val="single" w:sz="4" w:space="0" w:color="000000"/>
            </w:tcBorders>
            <w:vAlign w:val="bottom"/>
          </w:tcPr>
          <w:p w14:paraId="4AAE720A" w14:textId="345623D8"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07D97CF" w14:textId="0D440A8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159CB7E" w14:textId="54BF6CD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8</w:t>
            </w:r>
          </w:p>
        </w:tc>
        <w:tc>
          <w:tcPr>
            <w:tcW w:w="1350" w:type="dxa"/>
            <w:vAlign w:val="bottom"/>
          </w:tcPr>
          <w:p w14:paraId="0CE05CCB" w14:textId="09EF2735"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1.00</w:t>
            </w:r>
          </w:p>
        </w:tc>
        <w:tc>
          <w:tcPr>
            <w:tcW w:w="1279" w:type="dxa"/>
            <w:vAlign w:val="bottom"/>
          </w:tcPr>
          <w:p w14:paraId="16549E2E" w14:textId="53718CC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91</w:t>
            </w:r>
          </w:p>
        </w:tc>
        <w:tc>
          <w:tcPr>
            <w:tcW w:w="791" w:type="dxa"/>
            <w:vAlign w:val="bottom"/>
          </w:tcPr>
          <w:p w14:paraId="668743F1" w14:textId="76CDCD50"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7</w:t>
            </w:r>
          </w:p>
        </w:tc>
        <w:tc>
          <w:tcPr>
            <w:tcW w:w="1331" w:type="dxa"/>
            <w:tcBorders>
              <w:right w:val="single" w:sz="4" w:space="0" w:color="000000"/>
            </w:tcBorders>
            <w:vAlign w:val="bottom"/>
          </w:tcPr>
          <w:p w14:paraId="47451AA9" w14:textId="528B4D2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7</w:t>
            </w:r>
          </w:p>
        </w:tc>
      </w:tr>
      <w:tr w:rsidR="001452B0" w:rsidRPr="00502705" w14:paraId="5A16DF43" w14:textId="77777777" w:rsidTr="003B0B56">
        <w:tblPrEx>
          <w:tblBorders>
            <w:top w:val="none" w:sz="0" w:space="0" w:color="auto"/>
          </w:tblBorders>
        </w:tblPrEx>
        <w:tc>
          <w:tcPr>
            <w:tcW w:w="2021" w:type="dxa"/>
            <w:tcBorders>
              <w:left w:val="single" w:sz="4" w:space="0" w:color="000000"/>
            </w:tcBorders>
            <w:vAlign w:val="bottom"/>
          </w:tcPr>
          <w:p w14:paraId="481DEA8D" w14:textId="79326AB3"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3B6F05E6"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8</w:t>
            </w:r>
          </w:p>
        </w:tc>
        <w:tc>
          <w:tcPr>
            <w:tcW w:w="1350" w:type="dxa"/>
            <w:vAlign w:val="bottom"/>
          </w:tcPr>
          <w:p w14:paraId="4DA5D7F3" w14:textId="781264C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6E5A5B38" w14:textId="3CABD54A"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3</w:t>
            </w:r>
          </w:p>
        </w:tc>
        <w:tc>
          <w:tcPr>
            <w:tcW w:w="791" w:type="dxa"/>
            <w:vAlign w:val="bottom"/>
          </w:tcPr>
          <w:p w14:paraId="1AFD9B35" w14:textId="451CA917"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7</w:t>
            </w:r>
          </w:p>
        </w:tc>
        <w:tc>
          <w:tcPr>
            <w:tcW w:w="1331" w:type="dxa"/>
            <w:tcBorders>
              <w:right w:val="single" w:sz="4" w:space="0" w:color="000000"/>
            </w:tcBorders>
            <w:vAlign w:val="bottom"/>
          </w:tcPr>
          <w:p w14:paraId="1B6A5A4C" w14:textId="5D00EEA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8.847</w:t>
            </w:r>
          </w:p>
        </w:tc>
      </w:tr>
      <w:tr w:rsidR="001452B0" w:rsidRPr="00502705" w14:paraId="0A749E87" w14:textId="77777777" w:rsidTr="003B0B56">
        <w:tblPrEx>
          <w:tblBorders>
            <w:top w:val="none" w:sz="0" w:space="0" w:color="auto"/>
          </w:tblBorders>
        </w:tblPrEx>
        <w:tc>
          <w:tcPr>
            <w:tcW w:w="2021" w:type="dxa"/>
            <w:tcBorders>
              <w:left w:val="single" w:sz="4" w:space="0" w:color="000000"/>
            </w:tcBorders>
            <w:vAlign w:val="bottom"/>
          </w:tcPr>
          <w:p w14:paraId="0F42D17E" w14:textId="5A76F601"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59AA96D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8</w:t>
            </w:r>
          </w:p>
        </w:tc>
        <w:tc>
          <w:tcPr>
            <w:tcW w:w="1350" w:type="dxa"/>
            <w:vAlign w:val="bottom"/>
          </w:tcPr>
          <w:p w14:paraId="6667AC4A" w14:textId="51C17B8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4</w:t>
            </w:r>
          </w:p>
        </w:tc>
        <w:tc>
          <w:tcPr>
            <w:tcW w:w="1279" w:type="dxa"/>
            <w:vAlign w:val="bottom"/>
          </w:tcPr>
          <w:p w14:paraId="324973FE" w14:textId="6924C935"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3</w:t>
            </w:r>
          </w:p>
        </w:tc>
        <w:tc>
          <w:tcPr>
            <w:tcW w:w="791" w:type="dxa"/>
            <w:vAlign w:val="bottom"/>
          </w:tcPr>
          <w:p w14:paraId="1781F116" w14:textId="07D18239"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7</w:t>
            </w:r>
          </w:p>
        </w:tc>
        <w:tc>
          <w:tcPr>
            <w:tcW w:w="1331" w:type="dxa"/>
            <w:tcBorders>
              <w:right w:val="single" w:sz="4" w:space="0" w:color="000000"/>
            </w:tcBorders>
            <w:vAlign w:val="bottom"/>
          </w:tcPr>
          <w:p w14:paraId="46F39A56" w14:textId="697AFD9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17.565</w:t>
            </w:r>
          </w:p>
        </w:tc>
      </w:tr>
      <w:tr w:rsidR="001452B0" w:rsidRPr="00502705" w14:paraId="70784F29" w14:textId="77777777" w:rsidTr="003B0B56">
        <w:tblPrEx>
          <w:tblBorders>
            <w:top w:val="none" w:sz="0" w:space="0" w:color="auto"/>
          </w:tblBorders>
        </w:tblPrEx>
        <w:tc>
          <w:tcPr>
            <w:tcW w:w="2021" w:type="dxa"/>
            <w:tcBorders>
              <w:left w:val="single" w:sz="4" w:space="0" w:color="000000"/>
            </w:tcBorders>
            <w:vAlign w:val="bottom"/>
          </w:tcPr>
          <w:p w14:paraId="36F246E2" w14:textId="44314746" w:rsidR="001452B0" w:rsidRPr="00502705" w:rsidRDefault="001452B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069A76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68</w:t>
            </w:r>
          </w:p>
        </w:tc>
        <w:tc>
          <w:tcPr>
            <w:tcW w:w="1350" w:type="dxa"/>
            <w:vAlign w:val="bottom"/>
          </w:tcPr>
          <w:p w14:paraId="24AAD233" w14:textId="06ACBECA"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3</w:t>
            </w:r>
          </w:p>
        </w:tc>
        <w:tc>
          <w:tcPr>
            <w:tcW w:w="1279" w:type="dxa"/>
            <w:vAlign w:val="bottom"/>
          </w:tcPr>
          <w:p w14:paraId="484EC54B" w14:textId="373A610B"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3</w:t>
            </w:r>
          </w:p>
        </w:tc>
        <w:tc>
          <w:tcPr>
            <w:tcW w:w="791" w:type="dxa"/>
            <w:vAlign w:val="bottom"/>
          </w:tcPr>
          <w:p w14:paraId="03BE5DA1" w14:textId="2E5FA735"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77</w:t>
            </w:r>
          </w:p>
        </w:tc>
        <w:tc>
          <w:tcPr>
            <w:tcW w:w="1331" w:type="dxa"/>
            <w:tcBorders>
              <w:right w:val="single" w:sz="4" w:space="0" w:color="000000"/>
            </w:tcBorders>
            <w:vAlign w:val="bottom"/>
          </w:tcPr>
          <w:p w14:paraId="10F3B520" w14:textId="24F4ED1F"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18.655</w:t>
            </w:r>
          </w:p>
        </w:tc>
      </w:tr>
      <w:tr w:rsidR="001452B0"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77777777" w:rsidR="001452B0" w:rsidRPr="00502705" w:rsidRDefault="001452B0">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p>
        </w:tc>
      </w:tr>
      <w:tr w:rsidR="001452B0"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1452B0" w:rsidRPr="00502705" w:rsidRDefault="001452B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452B0" w:rsidRPr="00502705" w14:paraId="30A9AFFD" w14:textId="77777777" w:rsidTr="001323CA">
        <w:tblPrEx>
          <w:tblBorders>
            <w:top w:val="none" w:sz="0" w:space="0" w:color="auto"/>
          </w:tblBorders>
        </w:tblPrEx>
        <w:tc>
          <w:tcPr>
            <w:tcW w:w="2021" w:type="dxa"/>
            <w:tcBorders>
              <w:left w:val="single" w:sz="4" w:space="0" w:color="000000"/>
            </w:tcBorders>
            <w:vAlign w:val="bottom"/>
          </w:tcPr>
          <w:p w14:paraId="7901B9D4" w14:textId="40584239"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3A4C49D3"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8</w:t>
            </w:r>
          </w:p>
        </w:tc>
        <w:tc>
          <w:tcPr>
            <w:tcW w:w="1530" w:type="dxa"/>
            <w:vAlign w:val="bottom"/>
          </w:tcPr>
          <w:p w14:paraId="5242F26D" w14:textId="23ECF06C"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6D5B158A" w14:textId="7067C1EA"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5A563615" w14:textId="789178F3"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791" w:type="dxa"/>
          </w:tcPr>
          <w:p w14:paraId="4ECBA5AD"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3865B3A6" w14:textId="6600FBE0"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1452B0" w:rsidRPr="00502705" w14:paraId="0CEF9BC1" w14:textId="77777777" w:rsidTr="001323CA">
        <w:tblPrEx>
          <w:tblBorders>
            <w:top w:val="none" w:sz="0" w:space="0" w:color="auto"/>
          </w:tblBorders>
        </w:tblPrEx>
        <w:tc>
          <w:tcPr>
            <w:tcW w:w="2021" w:type="dxa"/>
            <w:tcBorders>
              <w:left w:val="single" w:sz="4" w:space="0" w:color="000000"/>
            </w:tcBorders>
            <w:vAlign w:val="bottom"/>
          </w:tcPr>
          <w:p w14:paraId="14F1C10E" w14:textId="0C3D8198"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DB981A4" w14:textId="0247E712"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987E4FE" w14:textId="6ED7BA02"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0D68B2E0" w14:textId="787653FF"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04A3039C" w14:textId="745E6E66"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791" w:type="dxa"/>
          </w:tcPr>
          <w:p w14:paraId="0EA98655"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CCE2F0A" w14:textId="759FCDDD"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1452B0" w:rsidRPr="00502705" w14:paraId="6A3B262A" w14:textId="77777777" w:rsidTr="001323CA">
        <w:tblPrEx>
          <w:tblBorders>
            <w:top w:val="none" w:sz="0" w:space="0" w:color="auto"/>
          </w:tblBorders>
        </w:tblPrEx>
        <w:tc>
          <w:tcPr>
            <w:tcW w:w="2021" w:type="dxa"/>
            <w:tcBorders>
              <w:left w:val="single" w:sz="4" w:space="0" w:color="000000"/>
            </w:tcBorders>
            <w:vAlign w:val="bottom"/>
          </w:tcPr>
          <w:p w14:paraId="635A251E" w14:textId="7E327EE5"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416E923C" w14:textId="6FFB479A"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44ED8CD" w14:textId="395777F0"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2FDFEF57" w14:textId="1968FBF9"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3CED9F4B" w14:textId="22B20AB0"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791" w:type="dxa"/>
          </w:tcPr>
          <w:p w14:paraId="601FCDCC"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304CD0D" w14:textId="189325DA"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1452B0" w:rsidRPr="00502705" w14:paraId="0022D51C" w14:textId="77777777" w:rsidTr="001323CA">
        <w:tblPrEx>
          <w:tblBorders>
            <w:top w:val="none" w:sz="0" w:space="0" w:color="auto"/>
          </w:tblBorders>
        </w:tblPrEx>
        <w:tc>
          <w:tcPr>
            <w:tcW w:w="2021" w:type="dxa"/>
            <w:tcBorders>
              <w:left w:val="single" w:sz="4" w:space="0" w:color="000000"/>
            </w:tcBorders>
            <w:vAlign w:val="bottom"/>
          </w:tcPr>
          <w:p w14:paraId="0DA51E06" w14:textId="723B0855"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27D8235"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73F8DD4E"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2D4EE010"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5F6A0DA"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tcPr>
          <w:p w14:paraId="21859946"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1D55D03F"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1452B0" w:rsidRPr="00502705" w14:paraId="22AADB5E" w14:textId="77777777" w:rsidTr="001323CA">
        <w:tblPrEx>
          <w:tblBorders>
            <w:top w:val="none" w:sz="0" w:space="0" w:color="auto"/>
          </w:tblBorders>
        </w:tblPrEx>
        <w:tc>
          <w:tcPr>
            <w:tcW w:w="2021" w:type="dxa"/>
            <w:tcBorders>
              <w:left w:val="single" w:sz="4" w:space="0" w:color="000000"/>
            </w:tcBorders>
            <w:vAlign w:val="bottom"/>
          </w:tcPr>
          <w:p w14:paraId="123738F5" w14:textId="13A9BF34"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B90DCDA" w14:textId="7218F166"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88</w:t>
            </w:r>
          </w:p>
        </w:tc>
        <w:tc>
          <w:tcPr>
            <w:tcW w:w="1530" w:type="dxa"/>
            <w:vAlign w:val="bottom"/>
          </w:tcPr>
          <w:p w14:paraId="2F758CD6" w14:textId="41F1C925"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4BA8A81C" w14:textId="73BE6A4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2046271F" w14:textId="6B001DD3"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791" w:type="dxa"/>
          </w:tcPr>
          <w:p w14:paraId="3E5787C9"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3F00F459" w14:textId="7E85278D"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1452B0" w:rsidRPr="00502705" w14:paraId="36A5DA8C" w14:textId="77777777" w:rsidTr="001323CA">
        <w:tc>
          <w:tcPr>
            <w:tcW w:w="2021" w:type="dxa"/>
            <w:tcBorders>
              <w:left w:val="single" w:sz="4" w:space="0" w:color="000000"/>
              <w:bottom w:val="single" w:sz="4" w:space="0" w:color="000000"/>
            </w:tcBorders>
            <w:vAlign w:val="bottom"/>
          </w:tcPr>
          <w:p w14:paraId="31DF5F3C" w14:textId="2317892B" w:rsidR="001452B0" w:rsidRPr="00502705" w:rsidRDefault="001452B0" w:rsidP="002D5304">
            <w:pPr>
              <w:autoSpaceDE w:val="0"/>
              <w:autoSpaceDN w:val="0"/>
              <w:adjustRightInd w:val="0"/>
              <w:spacing w:line="340" w:lineRule="atLeast"/>
              <w:rPr>
                <w:rFonts w:ascii="Times New Roman" w:hAnsi="Times New Roman" w:cs="Times New Roman"/>
                <w:color w:val="000000"/>
                <w:sz w:val="22"/>
                <w:szCs w:val="22"/>
              </w:rPr>
            </w:pPr>
          </w:p>
        </w:tc>
        <w:tc>
          <w:tcPr>
            <w:tcW w:w="1350" w:type="dxa"/>
            <w:tcBorders>
              <w:bottom w:val="single" w:sz="4" w:space="0" w:color="000000"/>
            </w:tcBorders>
            <w:vAlign w:val="bottom"/>
          </w:tcPr>
          <w:p w14:paraId="07F76D30" w14:textId="2F9931C8"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tcBorders>
              <w:bottom w:val="single" w:sz="4" w:space="0" w:color="000000"/>
            </w:tcBorders>
            <w:vAlign w:val="bottom"/>
          </w:tcPr>
          <w:p w14:paraId="615558C3" w14:textId="4A155636"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tcBorders>
              <w:bottom w:val="single" w:sz="4" w:space="0" w:color="000000"/>
            </w:tcBorders>
            <w:vAlign w:val="bottom"/>
          </w:tcPr>
          <w:p w14:paraId="223B141F" w14:textId="2DEBCC9C"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tcBorders>
              <w:bottom w:val="single" w:sz="4" w:space="0" w:color="000000"/>
            </w:tcBorders>
            <w:vAlign w:val="bottom"/>
          </w:tcPr>
          <w:p w14:paraId="4F7FB696" w14:textId="6AF757AF"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Borders>
              <w:bottom w:val="single" w:sz="4" w:space="0" w:color="000000"/>
            </w:tcBorders>
          </w:tcPr>
          <w:p w14:paraId="53943FA7" w14:textId="77777777" w:rsidR="001452B0" w:rsidRPr="00E43D6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bottom w:val="single" w:sz="4" w:space="0" w:color="000000"/>
              <w:right w:val="single" w:sz="4" w:space="0" w:color="000000"/>
            </w:tcBorders>
            <w:vAlign w:val="bottom"/>
          </w:tcPr>
          <w:p w14:paraId="718C83B6" w14:textId="60C7C5AD" w:rsidR="001452B0" w:rsidRPr="00E43D60" w:rsidRDefault="001452B0">
            <w:pPr>
              <w:autoSpaceDE w:val="0"/>
              <w:autoSpaceDN w:val="0"/>
              <w:adjustRightInd w:val="0"/>
              <w:spacing w:line="340" w:lineRule="atLeast"/>
              <w:jc w:val="center"/>
              <w:rPr>
                <w:rFonts w:ascii="Times New Roman" w:hAnsi="Times New Roman" w:cs="Times New Roman"/>
                <w:color w:val="000000"/>
                <w:sz w:val="22"/>
                <w:szCs w:val="22"/>
              </w:rPr>
            </w:pP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9"/>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9"/>
      <w:r w:rsidR="00D726D8">
        <w:rPr>
          <w:rStyle w:val="CommentReference"/>
        </w:rPr>
        <w:commentReference w:id="9"/>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B37CFBF" w14:textId="305659C0" w:rsidR="003313C7" w:rsidRDefault="009E66AA"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w:t>
      </w:r>
      <w:proofErr w:type="gramStart"/>
      <w:r>
        <w:rPr>
          <w:rFonts w:ascii="Times New Roman" w:hAnsi="Times New Roman" w:cs="Times New Roman"/>
          <w:sz w:val="22"/>
          <w:szCs w:val="22"/>
        </w:rPr>
        <w:t>that’s</w:t>
      </w:r>
      <w:proofErr w:type="gramEnd"/>
      <w:r>
        <w:rPr>
          <w:rFonts w:ascii="Times New Roman" w:hAnsi="Times New Roman" w:cs="Times New Roman"/>
          <w:sz w:val="22"/>
          <w:szCs w:val="22"/>
        </w:rPr>
        <w:t xml:space="preserve"> really the only big thing we see in the simulation, other than that all the results are very, very close and there is no real difference between sampling when you are using the Youden index. </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348B58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824601" w:rsidRDefault="00824601">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824601" w:rsidRDefault="00824601">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824601" w:rsidRDefault="00824601">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3-27T16:26:00Z" w:initials="AF">
    <w:p w14:paraId="4E1E4190" w14:textId="0482A1D6" w:rsidR="00824601" w:rsidRDefault="00824601">
      <w:pPr>
        <w:pStyle w:val="CommentText"/>
      </w:pPr>
      <w:r>
        <w:rPr>
          <w:rStyle w:val="CommentReference"/>
        </w:rPr>
        <w:annotationRef/>
      </w:r>
      <w:r>
        <w:t>Remove this now that we’re not including 0.5?</w:t>
      </w:r>
    </w:p>
  </w:comment>
  <w:comment w:id="4" w:author="Alyssa Forber" w:date="2018-03-27T16:26:00Z" w:initials="AF">
    <w:p w14:paraId="6F0713C4" w14:textId="569D685E" w:rsidR="00824601" w:rsidRDefault="00824601">
      <w:pPr>
        <w:pStyle w:val="CommentText"/>
      </w:pPr>
      <w:r>
        <w:rPr>
          <w:rStyle w:val="CommentReference"/>
        </w:rPr>
        <w:annotationRef/>
      </w:r>
      <w:r>
        <w:t>Remove this now?</w:t>
      </w:r>
    </w:p>
  </w:comment>
  <w:comment w:id="5" w:author="Colborn, Kathryn" w:date="2018-03-02T13:20:00Z" w:initials="CK">
    <w:p w14:paraId="74245E39" w14:textId="5E74CC96" w:rsidR="00824601" w:rsidRDefault="00824601">
      <w:pPr>
        <w:pStyle w:val="CommentText"/>
      </w:pPr>
      <w:r>
        <w:rPr>
          <w:rStyle w:val="CommentReference"/>
        </w:rPr>
        <w:annotationRef/>
      </w:r>
      <w:r>
        <w:t>Maybe add a few more important variables here</w:t>
      </w:r>
    </w:p>
  </w:comment>
  <w:comment w:id="6" w:author="Alyssa Forber" w:date="2018-03-11T21:08:00Z" w:initials="AF">
    <w:p w14:paraId="15FF4C11" w14:textId="2FB40864" w:rsidR="00824601" w:rsidRDefault="00824601">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7" w:author="Alyssa Forber" w:date="2018-03-27T11:30:00Z" w:initials="AF">
    <w:p w14:paraId="39AB0ADF" w14:textId="7FC8CC74" w:rsidR="00824601" w:rsidRDefault="00824601">
      <w:pPr>
        <w:pStyle w:val="CommentText"/>
      </w:pPr>
      <w:r>
        <w:rPr>
          <w:rStyle w:val="CommentReference"/>
        </w:rPr>
        <w:annotationRef/>
      </w:r>
      <w:r>
        <w:t>Need to re-order accuracy after NPV and PPV to match other table</w:t>
      </w:r>
    </w:p>
  </w:comment>
  <w:comment w:id="9" w:author="Colborn, Kathryn" w:date="2018-03-03T12:15:00Z" w:initials="CK">
    <w:p w14:paraId="19956CBC" w14:textId="46DF23CD" w:rsidR="00824601" w:rsidRDefault="00824601">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77F80"/>
    <w:rsid w:val="0008755D"/>
    <w:rsid w:val="00090BB5"/>
    <w:rsid w:val="000A6447"/>
    <w:rsid w:val="000B25CC"/>
    <w:rsid w:val="000B5082"/>
    <w:rsid w:val="000C4008"/>
    <w:rsid w:val="000D3148"/>
    <w:rsid w:val="00112F07"/>
    <w:rsid w:val="00122DDA"/>
    <w:rsid w:val="00127A25"/>
    <w:rsid w:val="001323CA"/>
    <w:rsid w:val="001337B7"/>
    <w:rsid w:val="001452B0"/>
    <w:rsid w:val="00146C17"/>
    <w:rsid w:val="00161EF0"/>
    <w:rsid w:val="00163E14"/>
    <w:rsid w:val="001A0B9E"/>
    <w:rsid w:val="001B0039"/>
    <w:rsid w:val="001B7D03"/>
    <w:rsid w:val="001C6C11"/>
    <w:rsid w:val="001D4635"/>
    <w:rsid w:val="001E0E59"/>
    <w:rsid w:val="001E5707"/>
    <w:rsid w:val="002015D6"/>
    <w:rsid w:val="00221396"/>
    <w:rsid w:val="00224D38"/>
    <w:rsid w:val="002568F5"/>
    <w:rsid w:val="00270677"/>
    <w:rsid w:val="00277D56"/>
    <w:rsid w:val="00286EA6"/>
    <w:rsid w:val="002B3481"/>
    <w:rsid w:val="002C20A5"/>
    <w:rsid w:val="002D4112"/>
    <w:rsid w:val="002D4AC2"/>
    <w:rsid w:val="002D5304"/>
    <w:rsid w:val="002F1E80"/>
    <w:rsid w:val="00311A59"/>
    <w:rsid w:val="003219C1"/>
    <w:rsid w:val="003313C7"/>
    <w:rsid w:val="003313CD"/>
    <w:rsid w:val="00335AA4"/>
    <w:rsid w:val="00350C70"/>
    <w:rsid w:val="00356B3D"/>
    <w:rsid w:val="00380A6A"/>
    <w:rsid w:val="003819F1"/>
    <w:rsid w:val="00396478"/>
    <w:rsid w:val="003C34C1"/>
    <w:rsid w:val="003D6468"/>
    <w:rsid w:val="003F4FA5"/>
    <w:rsid w:val="00422A4E"/>
    <w:rsid w:val="00422E0B"/>
    <w:rsid w:val="004249C5"/>
    <w:rsid w:val="00451295"/>
    <w:rsid w:val="00452087"/>
    <w:rsid w:val="004650F8"/>
    <w:rsid w:val="00466C0C"/>
    <w:rsid w:val="00476F3C"/>
    <w:rsid w:val="00484BCF"/>
    <w:rsid w:val="00494A93"/>
    <w:rsid w:val="00496E93"/>
    <w:rsid w:val="004A4D82"/>
    <w:rsid w:val="004A4F2E"/>
    <w:rsid w:val="004C3A1C"/>
    <w:rsid w:val="004D6714"/>
    <w:rsid w:val="004F1228"/>
    <w:rsid w:val="004F4C73"/>
    <w:rsid w:val="00502705"/>
    <w:rsid w:val="00513DB4"/>
    <w:rsid w:val="00514F09"/>
    <w:rsid w:val="00515586"/>
    <w:rsid w:val="00521509"/>
    <w:rsid w:val="00542C7B"/>
    <w:rsid w:val="00543F20"/>
    <w:rsid w:val="00565C20"/>
    <w:rsid w:val="00567F03"/>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4601"/>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34542"/>
    <w:rsid w:val="00947801"/>
    <w:rsid w:val="0097059B"/>
    <w:rsid w:val="0097540B"/>
    <w:rsid w:val="009938C7"/>
    <w:rsid w:val="009B0C2F"/>
    <w:rsid w:val="009B268E"/>
    <w:rsid w:val="009C5AB1"/>
    <w:rsid w:val="009E66AA"/>
    <w:rsid w:val="00A17C00"/>
    <w:rsid w:val="00A2725A"/>
    <w:rsid w:val="00A54B6A"/>
    <w:rsid w:val="00A87566"/>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0C62"/>
    <w:rsid w:val="00C22D72"/>
    <w:rsid w:val="00C3772E"/>
    <w:rsid w:val="00C61E01"/>
    <w:rsid w:val="00C622E5"/>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76179"/>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3727"/>
    <w:rsid w:val="00F01E36"/>
    <w:rsid w:val="00F31B4A"/>
    <w:rsid w:val="00F42229"/>
    <w:rsid w:val="00F75DDB"/>
    <w:rsid w:val="00F77484"/>
    <w:rsid w:val="00F908D6"/>
    <w:rsid w:val="00FA0C0C"/>
    <w:rsid w:val="00FA22D0"/>
    <w:rsid w:val="00FA238A"/>
    <w:rsid w:val="00FA7235"/>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6</TotalTime>
  <Pages>10</Pages>
  <Words>3095</Words>
  <Characters>17642</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24</cp:revision>
  <dcterms:created xsi:type="dcterms:W3CDTF">2018-03-02T14:39:00Z</dcterms:created>
  <dcterms:modified xsi:type="dcterms:W3CDTF">2018-04-03T19:02:00Z</dcterms:modified>
</cp:coreProperties>
</file>